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0EDED1" w14:textId="77777777" w:rsidR="00F166A0" w:rsidRPr="0064002E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64002E" w14:paraId="7C07600E" w14:textId="77777777" w:rsidTr="72F82ED3">
        <w:trPr>
          <w:trHeight w:val="654"/>
          <w:jc w:val="center"/>
        </w:trPr>
        <w:tc>
          <w:tcPr>
            <w:tcW w:w="10168" w:type="dxa"/>
            <w:shd w:val="clear" w:color="auto" w:fill="E8E7EC"/>
          </w:tcPr>
          <w:p w14:paraId="1386DA76" w14:textId="57712E92" w:rsidR="00AF5D34" w:rsidRPr="0064002E" w:rsidRDefault="00AF5D34" w:rsidP="00D02B85">
            <w:pPr>
              <w:pStyle w:val="CLIN1HEADING"/>
              <w:rPr>
                <w:rFonts w:cs="Calibri"/>
              </w:rPr>
            </w:pPr>
            <w:r w:rsidRPr="0064002E">
              <w:rPr>
                <w:rFonts w:cs="Calibri"/>
              </w:rPr>
              <w:t xml:space="preserve">cLINICAL UTILITY OF </w:t>
            </w:r>
            <w:r w:rsidR="00E74528" w:rsidRPr="0064002E">
              <w:rPr>
                <w:rFonts w:cs="Calibri"/>
              </w:rPr>
              <w:t>MOLECULAR</w:t>
            </w:r>
            <w:r w:rsidRPr="0064002E">
              <w:rPr>
                <w:rFonts w:cs="Calibri"/>
              </w:rPr>
              <w:t xml:space="preserve"> TESTING IN </w:t>
            </w:r>
            <w:r w:rsidR="00E02115">
              <w:rPr>
                <w:rFonts w:cs="Calibri"/>
              </w:rPr>
              <w:br/>
            </w:r>
            <w:r w:rsidR="009735C7" w:rsidRPr="009735C7">
              <w:rPr>
                <w:rFonts w:cs="Calibri"/>
              </w:rPr>
              <w:t xml:space="preserve">Acute Leukaemias of </w:t>
            </w:r>
            <w:r w:rsidR="00E16FF6">
              <w:rPr>
                <w:rFonts w:cs="Calibri"/>
              </w:rPr>
              <w:t xml:space="preserve">MIXED OR </w:t>
            </w:r>
            <w:r w:rsidR="009735C7" w:rsidRPr="009735C7">
              <w:rPr>
                <w:rFonts w:cs="Calibri"/>
              </w:rPr>
              <w:t>Ambiguous Lineage</w:t>
            </w:r>
          </w:p>
          <w:p w14:paraId="37778EE0" w14:textId="77777777" w:rsidR="00AF5D34" w:rsidRPr="0064002E" w:rsidRDefault="00AF5D34" w:rsidP="00AF5D34">
            <w:pPr>
              <w:pStyle w:val="CLIN2SUBHEADINGS"/>
              <w:rPr>
                <w:rFonts w:cs="Calibri"/>
              </w:rPr>
            </w:pPr>
            <w:r w:rsidRPr="0064002E">
              <w:rPr>
                <w:rFonts w:cs="Calibri"/>
              </w:rPr>
              <w:t>DIAGNOSTIC utility</w:t>
            </w:r>
          </w:p>
          <w:p w14:paraId="00B0EF16" w14:textId="13D214A2" w:rsidR="009735C7" w:rsidRDefault="009735C7" w:rsidP="00E9642C">
            <w:pPr>
              <w:pStyle w:val="CLIN3BULLETPOINTS"/>
            </w:pPr>
            <w:r>
              <w:t>Acute leukaemias of ambiguous lineage (ALAL) are a group of rare leukaemias encompassing acute undifferentiated leukaemia (AUL) and mixed phenotype acute leukaemia (MPAL)</w:t>
            </w:r>
            <w:r w:rsidR="00F30D9A">
              <w:fldChar w:fldCharType="begin"/>
            </w:r>
            <w:r w:rsidR="00F30D9A"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F30D9A">
              <w:fldChar w:fldCharType="separate"/>
            </w:r>
            <w:r w:rsidR="00F30D9A" w:rsidRPr="00F30D9A">
              <w:rPr>
                <w:vertAlign w:val="superscript"/>
              </w:rPr>
              <w:t>1</w:t>
            </w:r>
            <w:r w:rsidR="00F30D9A">
              <w:fldChar w:fldCharType="end"/>
            </w:r>
            <w:r>
              <w:t xml:space="preserve">. </w:t>
            </w:r>
          </w:p>
          <w:p w14:paraId="2EB8F576" w14:textId="705FFC81" w:rsidR="009735C7" w:rsidRDefault="009735C7" w:rsidP="00E9155E">
            <w:pPr>
              <w:pStyle w:val="CLIN3BULLETPOINTS"/>
            </w:pPr>
            <w:r>
              <w:t xml:space="preserve">The </w:t>
            </w:r>
            <w:r w:rsidRPr="00E9155E">
              <w:t>diagnosis</w:t>
            </w:r>
            <w:r>
              <w:t xml:space="preserve"> of ALAL currently relies o</w:t>
            </w:r>
            <w:r w:rsidR="009E3789">
              <w:t xml:space="preserve">n immunophenotyping. The </w:t>
            </w:r>
            <w:r>
              <w:t xml:space="preserve">finding of recurrent </w:t>
            </w:r>
            <w:r w:rsidR="009E3789">
              <w:t>gene rearrangements</w:t>
            </w:r>
            <w:r>
              <w:t xml:space="preserve"> can help refine subclassification and also exclude other WHO-defined entities such as acute myeloid leukaemia (AML) with </w:t>
            </w:r>
            <w:r w:rsidR="00247FBD" w:rsidRPr="5B788C15">
              <w:rPr>
                <w:i/>
                <w:iCs/>
              </w:rPr>
              <w:t>RUNX1</w:t>
            </w:r>
            <w:r w:rsidR="00E9155E" w:rsidRPr="00E9155E">
              <w:t>::</w:t>
            </w:r>
            <w:r w:rsidR="00247FBD" w:rsidRPr="5B788C15">
              <w:rPr>
                <w:i/>
                <w:iCs/>
              </w:rPr>
              <w:t>RUNX1T1</w:t>
            </w:r>
            <w:r>
              <w:t xml:space="preserve"> and myeloid/lymphoid neoplasms with </w:t>
            </w:r>
            <w:r w:rsidRPr="5B788C15">
              <w:rPr>
                <w:i/>
                <w:iCs/>
              </w:rPr>
              <w:t>FGFR1</w:t>
            </w:r>
            <w:r>
              <w:t xml:space="preserve"> rearrangement</w:t>
            </w:r>
            <w:r w:rsidR="00F30D9A">
              <w:fldChar w:fldCharType="begin"/>
            </w:r>
            <w:r w:rsidR="00F30D9A">
              <w:instrText xml:space="preserve"> ADDIN EN.CITE &lt;EndNote&gt;&lt;Cite&gt;&lt;Author&gt;Swerdlow&lt;/Author&gt;&lt;Year&gt;2017&lt;/Year&gt;&lt;RecNum&gt;3337&lt;/RecNum&gt;&lt;DisplayText&gt;&lt;style face="superscript"&gt;2&lt;/style&gt;&lt;/DisplayText&gt;&lt;record&gt;&lt;rec-number&gt;3337&lt;/rec-number&gt;&lt;foreign-keys&gt;&lt;key app="EN" db-id="5r5fate5w25e5ie0zx2xp0wtrxzs0wvxtdxx" timestamp="1646719532" guid="6808e434-6564-4b2f-9a5c-17f3d5da53ab"&gt;3337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F30D9A">
              <w:fldChar w:fldCharType="separate"/>
            </w:r>
            <w:r w:rsidR="00F30D9A" w:rsidRPr="00F30D9A">
              <w:rPr>
                <w:vertAlign w:val="superscript"/>
              </w:rPr>
              <w:t>2</w:t>
            </w:r>
            <w:r w:rsidR="00F30D9A">
              <w:fldChar w:fldCharType="end"/>
            </w:r>
            <w:r w:rsidR="004E7128">
              <w:t xml:space="preserve">. </w:t>
            </w:r>
          </w:p>
          <w:p w14:paraId="1ED0CBF4" w14:textId="3A81DEBF" w:rsidR="009735C7" w:rsidRDefault="004E7128" w:rsidP="00E9155E">
            <w:pPr>
              <w:pStyle w:val="CLIN3BULLETPOINTS"/>
            </w:pPr>
            <w:r>
              <w:t>In the WHO 5</w:t>
            </w:r>
            <w:r w:rsidRPr="5B788C15">
              <w:rPr>
                <w:vertAlign w:val="superscript"/>
              </w:rPr>
              <w:t>th</w:t>
            </w:r>
            <w:r>
              <w:t xml:space="preserve"> edition</w:t>
            </w:r>
            <w:r w:rsidR="008E2D04">
              <w:t xml:space="preserve">, ALAL </w:t>
            </w:r>
            <w:r w:rsidR="001A2085">
              <w:t xml:space="preserve">with defining genetic abnormalities </w:t>
            </w:r>
            <w:r w:rsidR="00370235">
              <w:t xml:space="preserve">include MPAL with </w:t>
            </w:r>
            <w:r w:rsidR="00370235" w:rsidRPr="5B788C15">
              <w:rPr>
                <w:i/>
                <w:iCs/>
              </w:rPr>
              <w:t>BCR</w:t>
            </w:r>
            <w:r w:rsidR="00E9155E" w:rsidRPr="00E9155E">
              <w:t>::</w:t>
            </w:r>
            <w:r w:rsidR="00370235" w:rsidRPr="5B788C15">
              <w:rPr>
                <w:i/>
                <w:iCs/>
              </w:rPr>
              <w:t>ABL1</w:t>
            </w:r>
            <w:r w:rsidR="00FB45DA" w:rsidRPr="5B788C15">
              <w:rPr>
                <w:i/>
                <w:iCs/>
              </w:rPr>
              <w:t xml:space="preserve"> </w:t>
            </w:r>
            <w:r w:rsidR="00FB45DA">
              <w:t>fusion</w:t>
            </w:r>
            <w:r w:rsidR="00370235">
              <w:t xml:space="preserve">, MPAL with </w:t>
            </w:r>
            <w:r w:rsidR="00370235" w:rsidRPr="5B788C15">
              <w:rPr>
                <w:i/>
                <w:iCs/>
              </w:rPr>
              <w:t>KMT2A</w:t>
            </w:r>
            <w:r w:rsidR="00370235">
              <w:t xml:space="preserve">-rearrangement, </w:t>
            </w:r>
            <w:r w:rsidR="00F173B5">
              <w:t xml:space="preserve">MPAL with </w:t>
            </w:r>
            <w:r w:rsidR="00F173B5" w:rsidRPr="5B788C15">
              <w:rPr>
                <w:i/>
                <w:iCs/>
              </w:rPr>
              <w:t>ZNF384</w:t>
            </w:r>
            <w:r w:rsidR="00F173B5">
              <w:t xml:space="preserve"> rearrangement</w:t>
            </w:r>
            <w:r w:rsidR="00AE1719">
              <w:t xml:space="preserve"> and ALAL with </w:t>
            </w:r>
            <w:r w:rsidR="00AE1719" w:rsidRPr="5B788C15">
              <w:rPr>
                <w:i/>
                <w:iCs/>
              </w:rPr>
              <w:t>BCL11B</w:t>
            </w:r>
            <w:r w:rsidR="00AE1719">
              <w:t xml:space="preserve"> rearrangement</w:t>
            </w:r>
            <w:r w:rsidR="00F30D9A">
              <w:fldChar w:fldCharType="begin"/>
            </w:r>
            <w:r w:rsidR="00F30D9A">
              <w:instrText xml:space="preserve"> ADDIN EN.CITE &lt;EndNote&gt;&lt;Cite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F30D9A">
              <w:fldChar w:fldCharType="separate"/>
            </w:r>
            <w:r w:rsidR="00F30D9A" w:rsidRPr="00F30D9A">
              <w:rPr>
                <w:vertAlign w:val="superscript"/>
              </w:rPr>
              <w:t>1</w:t>
            </w:r>
            <w:r w:rsidR="00F30D9A">
              <w:fldChar w:fldCharType="end"/>
            </w:r>
            <w:r w:rsidR="009735C7">
              <w:t>.</w:t>
            </w:r>
          </w:p>
          <w:p w14:paraId="4B2D0285" w14:textId="7CF9CFCA" w:rsidR="009735C7" w:rsidRDefault="00247FBD" w:rsidP="00E9155E">
            <w:pPr>
              <w:pStyle w:val="CLIN3BULLETPOINTS"/>
            </w:pPr>
            <w:r w:rsidRPr="00E9155E">
              <w:rPr>
                <w:i/>
                <w:iCs/>
              </w:rPr>
              <w:t>BCR</w:t>
            </w:r>
            <w:r w:rsidR="00E9155E" w:rsidRPr="00E9155E">
              <w:t>::</w:t>
            </w:r>
            <w:r w:rsidRPr="5B788C15">
              <w:rPr>
                <w:i/>
                <w:iCs/>
              </w:rPr>
              <w:t>ABL1</w:t>
            </w:r>
            <w:r w:rsidR="009735C7">
              <w:t xml:space="preserve"> </w:t>
            </w:r>
            <w:r w:rsidR="00FB45DA">
              <w:t xml:space="preserve">fusion </w:t>
            </w:r>
            <w:r w:rsidR="00DA0128">
              <w:t xml:space="preserve">occurs in </w:t>
            </w:r>
            <w:r w:rsidR="00FC7436">
              <w:t>15</w:t>
            </w:r>
            <w:r w:rsidR="00E9155E">
              <w:t>%</w:t>
            </w:r>
            <w:r w:rsidR="00FC7436">
              <w:t>-20% of MPAL</w:t>
            </w:r>
            <w:r w:rsidR="00594FFD">
              <w:t xml:space="preserve"> and</w:t>
            </w:r>
            <w:r w:rsidR="00FC7436">
              <w:t xml:space="preserve"> is </w:t>
            </w:r>
            <w:r w:rsidR="009735C7">
              <w:t>typically associated with a B/myeloid phenotype</w:t>
            </w:r>
            <w:r w:rsidR="00F30D9A">
              <w:fldChar w:fldCharType="begin"/>
            </w:r>
            <w:r w:rsidR="00F30D9A">
              <w:instrText xml:space="preserve"> ADDIN EN.CITE &lt;EndNote&gt;&lt;Cite&gt;&lt;Author&gt;Swerdlow&lt;/Author&gt;&lt;Year&gt;2017&lt;/Year&gt;&lt;RecNum&gt;3337&lt;/RecNum&gt;&lt;DisplayText&gt;&lt;style face="superscript"&gt;2&lt;/style&gt;&lt;/DisplayText&gt;&lt;record&gt;&lt;rec-number&gt;3337&lt;/rec-number&gt;&lt;foreign-keys&gt;&lt;key app="EN" db-id="5r5fate5w25e5ie0zx2xp0wtrxzs0wvxtdxx" timestamp="1646719532" guid="6808e434-6564-4b2f-9a5c-17f3d5da53ab"&gt;3337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F30D9A">
              <w:fldChar w:fldCharType="separate"/>
            </w:r>
            <w:r w:rsidR="00F30D9A" w:rsidRPr="00F30D9A">
              <w:rPr>
                <w:vertAlign w:val="superscript"/>
              </w:rPr>
              <w:t>2</w:t>
            </w:r>
            <w:r w:rsidR="00F30D9A">
              <w:fldChar w:fldCharType="end"/>
            </w:r>
            <w:r w:rsidR="009735C7">
              <w:t xml:space="preserve">. </w:t>
            </w:r>
          </w:p>
          <w:p w14:paraId="214FCF2B" w14:textId="1671410B" w:rsidR="00594FFD" w:rsidRPr="001D2DD8" w:rsidRDefault="00594FFD" w:rsidP="00E9155E">
            <w:pPr>
              <w:pStyle w:val="CLIN3BULLETPOINTS"/>
            </w:pPr>
            <w:r w:rsidRPr="00E9155E">
              <w:t>MPAL</w:t>
            </w:r>
            <w:r>
              <w:t xml:space="preserve"> with </w:t>
            </w:r>
            <w:r w:rsidRPr="5B788C15">
              <w:rPr>
                <w:i/>
                <w:iCs/>
              </w:rPr>
              <w:t>KMT2A</w:t>
            </w:r>
            <w:r>
              <w:t>-rearrangement is usually associated with a B/myeloid phenotype</w:t>
            </w:r>
            <w:r w:rsidR="00D032AE">
              <w:t xml:space="preserve">. </w:t>
            </w:r>
            <w:r w:rsidR="00D40DB3">
              <w:t>Many d</w:t>
            </w:r>
            <w:r w:rsidR="00D032AE">
              <w:t xml:space="preserve">ifferent partner genes </w:t>
            </w:r>
            <w:r w:rsidR="00D40DB3">
              <w:t xml:space="preserve">have been reported, </w:t>
            </w:r>
            <w:r w:rsidR="00D032AE">
              <w:t xml:space="preserve">with </w:t>
            </w:r>
            <w:r w:rsidR="00BD378B" w:rsidRPr="5B788C15">
              <w:rPr>
                <w:i/>
                <w:iCs/>
              </w:rPr>
              <w:t>AFF1</w:t>
            </w:r>
            <w:r w:rsidR="00BD378B">
              <w:t xml:space="preserve">, </w:t>
            </w:r>
            <w:r w:rsidR="00BD378B" w:rsidRPr="5B788C15">
              <w:rPr>
                <w:i/>
                <w:iCs/>
              </w:rPr>
              <w:t>MLLT3</w:t>
            </w:r>
            <w:r w:rsidR="00D40DB3">
              <w:t xml:space="preserve"> </w:t>
            </w:r>
            <w:r w:rsidR="00BD378B">
              <w:t xml:space="preserve">and </w:t>
            </w:r>
            <w:r w:rsidR="00BD378B" w:rsidRPr="5B788C15">
              <w:rPr>
                <w:i/>
                <w:iCs/>
              </w:rPr>
              <w:t>MLLT1</w:t>
            </w:r>
            <w:r w:rsidR="00BD378B">
              <w:t xml:space="preserve"> being</w:t>
            </w:r>
            <w:r w:rsidR="00BD378B" w:rsidRPr="5B788C15">
              <w:rPr>
                <w:i/>
                <w:iCs/>
              </w:rPr>
              <w:t xml:space="preserve"> </w:t>
            </w:r>
            <w:r w:rsidR="00BD378B">
              <w:t>the most common in MPAL.</w:t>
            </w:r>
          </w:p>
          <w:p w14:paraId="18C6741C" w14:textId="54D0A934" w:rsidR="009735C7" w:rsidRPr="00E9155E" w:rsidRDefault="009735C7" w:rsidP="00E9155E">
            <w:pPr>
              <w:pStyle w:val="CLIN3BULLETPOINTS"/>
            </w:pPr>
            <w:r w:rsidRPr="00E9155E">
              <w:rPr>
                <w:i/>
                <w:iCs/>
              </w:rPr>
              <w:t>ZNF384</w:t>
            </w:r>
            <w:r>
              <w:t xml:space="preserve"> rearrangement occurs in approximately 50% of </w:t>
            </w:r>
            <w:r w:rsidR="00247FBD">
              <w:t xml:space="preserve">paediatric </w:t>
            </w:r>
            <w:r>
              <w:t>B/myeloid MPAL</w:t>
            </w:r>
            <w:r w:rsidR="00F30D9A">
              <w:fldChar w:fldCharType="begin">
                <w:fldData xml:space="preserve">PEVuZE5vdGU+PENpdGU+PEF1dGhvcj5BbGV4YW5kZXI8L0F1dGhvcj48WWVhcj4yMDE4PC9ZZWFy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</w:fldData>
              </w:fldChar>
            </w:r>
            <w:r w:rsidR="00F30D9A">
              <w:instrText xml:space="preserve"> ADDIN EN.CITE </w:instrText>
            </w:r>
            <w:r w:rsidR="00F30D9A">
              <w:fldChar w:fldCharType="begin">
                <w:fldData xml:space="preserve">PEVuZE5vdGU+PENpdGU+PEF1dGhvcj5BbGV4YW5kZXI8L0F1dGhvcj48WWVhcj4yMDE4PC9ZZWFy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</w:fldData>
              </w:fldChar>
            </w:r>
            <w:r w:rsidR="00F30D9A">
              <w:instrText xml:space="preserve"> ADDIN EN.CITE.DATA </w:instrText>
            </w:r>
            <w:r w:rsidR="00F30D9A">
              <w:fldChar w:fldCharType="end"/>
            </w:r>
            <w:r w:rsidR="00F30D9A">
              <w:fldChar w:fldCharType="separate"/>
            </w:r>
            <w:r w:rsidR="00F30D9A" w:rsidRPr="00F30D9A">
              <w:rPr>
                <w:vertAlign w:val="superscript"/>
              </w:rPr>
              <w:t>3</w:t>
            </w:r>
            <w:r w:rsidR="00F30D9A">
              <w:fldChar w:fldCharType="end"/>
            </w:r>
            <w:r w:rsidR="00571601">
              <w:t>. While the rearrangement is uncommon in adult MPAL, it</w:t>
            </w:r>
            <w:r w:rsidR="00571601" w:rsidRPr="5B788C15">
              <w:rPr>
                <w:rStyle w:val="CommentReference"/>
                <w:rFonts w:asciiTheme="minorHAnsi" w:eastAsiaTheme="minorEastAsia" w:hAnsiTheme="minorHAnsi" w:cstheme="minorBidi"/>
                <w:noProof w:val="0"/>
                <w:lang w:eastAsia="en-US"/>
              </w:rPr>
              <w:t xml:space="preserve"> </w:t>
            </w:r>
            <w:r w:rsidR="00F74B4E">
              <w:t>may</w:t>
            </w:r>
            <w:r>
              <w:t xml:space="preserve"> also be observed in </w:t>
            </w:r>
            <w:r w:rsidR="00571601">
              <w:t xml:space="preserve">both adult and paediatric </w:t>
            </w:r>
            <w:r>
              <w:t xml:space="preserve">B-lymphoblastic leukaemia (commonly in cases with </w:t>
            </w:r>
            <w:r w:rsidRPr="00E9155E">
              <w:t>aberrant myeloid antigen expression)</w:t>
            </w:r>
            <w:r w:rsidR="00F30D9A">
              <w:rPr>
                <w:vertAlign w:val="superscript"/>
              </w:rPr>
              <w:fldChar w:fldCharType="begin">
                <w:fldData xml:space="preserve">PEVuZE5vdGU+PENpdGU+PEF1dGhvcj5BbGV4YW5kZXI8L0F1dGhvcj48WWVhcj4yMDE4PC9ZZWFy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</w:fldData>
              </w:fldChar>
            </w:r>
            <w:r w:rsidR="00F30D9A">
              <w:rPr>
                <w:vertAlign w:val="superscript"/>
              </w:rPr>
              <w:instrText xml:space="preserve"> ADDIN EN.CITE </w:instrText>
            </w:r>
            <w:r w:rsidR="00F30D9A">
              <w:rPr>
                <w:vertAlign w:val="superscript"/>
              </w:rPr>
              <w:fldChar w:fldCharType="begin">
                <w:fldData xml:space="preserve">PEVuZE5vdGU+PENpdGU+PEF1dGhvcj5BbGV4YW5kZXI8L0F1dGhvcj48WWVhcj4yMDE4PC9ZZWFy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</w:fldData>
              </w:fldChar>
            </w:r>
            <w:r w:rsidR="00F30D9A">
              <w:rPr>
                <w:vertAlign w:val="superscript"/>
              </w:rPr>
              <w:instrText xml:space="preserve"> ADDIN EN.CITE.DATA </w:instrText>
            </w:r>
            <w:r w:rsidR="00F30D9A">
              <w:rPr>
                <w:vertAlign w:val="superscript"/>
              </w:rPr>
            </w:r>
            <w:r w:rsidR="00F30D9A">
              <w:rPr>
                <w:vertAlign w:val="superscript"/>
              </w:rPr>
              <w:fldChar w:fldCharType="end"/>
            </w:r>
            <w:r w:rsidR="00F30D9A">
              <w:rPr>
                <w:vertAlign w:val="superscript"/>
              </w:rPr>
            </w:r>
            <w:r w:rsidR="00F30D9A">
              <w:rPr>
                <w:vertAlign w:val="superscript"/>
              </w:rPr>
              <w:fldChar w:fldCharType="separate"/>
            </w:r>
            <w:r w:rsidR="00F30D9A">
              <w:rPr>
                <w:vertAlign w:val="superscript"/>
              </w:rPr>
              <w:t>3-5</w:t>
            </w:r>
            <w:r w:rsidR="00F30D9A">
              <w:rPr>
                <w:vertAlign w:val="superscript"/>
              </w:rPr>
              <w:fldChar w:fldCharType="end"/>
            </w:r>
            <w:r w:rsidRPr="00E9155E">
              <w:t xml:space="preserve">. </w:t>
            </w:r>
          </w:p>
          <w:p w14:paraId="36EA4F18" w14:textId="7891F92A" w:rsidR="00310F9A" w:rsidRPr="00E9155E" w:rsidRDefault="00D012B1" w:rsidP="00E9155E">
            <w:pPr>
              <w:pStyle w:val="CLIN3BULLETPOINTS"/>
            </w:pPr>
            <w:r w:rsidRPr="00E9155E">
              <w:t xml:space="preserve">ALAL with </w:t>
            </w:r>
            <w:r w:rsidRPr="00E9155E">
              <w:rPr>
                <w:i/>
                <w:iCs/>
              </w:rPr>
              <w:t>BCL11B</w:t>
            </w:r>
            <w:r w:rsidRPr="00E9155E">
              <w:t xml:space="preserve"> rearrangement </w:t>
            </w:r>
            <w:r w:rsidR="00FB7774" w:rsidRPr="00E9155E">
              <w:t xml:space="preserve">can present as </w:t>
            </w:r>
            <w:r w:rsidRPr="00E9155E">
              <w:t>T/myeloid</w:t>
            </w:r>
            <w:r w:rsidR="00205DBD" w:rsidRPr="00E9155E">
              <w:t xml:space="preserve"> MPAL</w:t>
            </w:r>
            <w:r w:rsidR="00FB7774" w:rsidRPr="00E9155E">
              <w:t xml:space="preserve"> </w:t>
            </w:r>
            <w:r w:rsidR="00205DBD" w:rsidRPr="00E9155E">
              <w:t xml:space="preserve">or </w:t>
            </w:r>
            <w:r w:rsidRPr="00E9155E">
              <w:t>AUL</w:t>
            </w:r>
            <w:r w:rsidR="00F92ABB" w:rsidRPr="00E9155E">
              <w:t xml:space="preserve">, or in some cases of </w:t>
            </w:r>
            <w:r w:rsidR="003F6982" w:rsidRPr="00E9155E">
              <w:t>early T-cell precursor (</w:t>
            </w:r>
            <w:r w:rsidR="00FB7774" w:rsidRPr="00E9155E">
              <w:t>ETP</w:t>
            </w:r>
            <w:r w:rsidR="003F6982" w:rsidRPr="00E9155E">
              <w:t xml:space="preserve">) </w:t>
            </w:r>
            <w:r w:rsidR="00FB7774" w:rsidRPr="00E9155E">
              <w:t>ALL</w:t>
            </w:r>
            <w:r w:rsidR="005052CF" w:rsidRPr="00E9155E">
              <w:t>.</w:t>
            </w:r>
          </w:p>
          <w:p w14:paraId="04450001" w14:textId="60FC2606" w:rsidR="001B4107" w:rsidRPr="00E9155E" w:rsidRDefault="001B4107" w:rsidP="00E9155E">
            <w:pPr>
              <w:pStyle w:val="CLIN3BULLETPOINTS"/>
            </w:pPr>
            <w:r w:rsidRPr="00E9155E">
              <w:t xml:space="preserve">Other recurrently reported gene rearrangements </w:t>
            </w:r>
            <w:r w:rsidR="007424F9" w:rsidRPr="00E9155E">
              <w:t xml:space="preserve">in MPAL </w:t>
            </w:r>
            <w:r w:rsidRPr="00E9155E">
              <w:t xml:space="preserve">include </w:t>
            </w:r>
            <w:r w:rsidRPr="00E9155E">
              <w:rPr>
                <w:i/>
                <w:iCs/>
              </w:rPr>
              <w:t>PICALM</w:t>
            </w:r>
            <w:r w:rsidRPr="00E9155E">
              <w:t>::</w:t>
            </w:r>
            <w:r w:rsidRPr="00E9155E">
              <w:rPr>
                <w:i/>
                <w:iCs/>
              </w:rPr>
              <w:t>MLLT10</w:t>
            </w:r>
            <w:r w:rsidR="00FE7C12" w:rsidRPr="00E9155E">
              <w:t xml:space="preserve"> </w:t>
            </w:r>
            <w:r w:rsidRPr="00E9155E">
              <w:t>(T/myeloid)</w:t>
            </w:r>
            <w:r w:rsidR="004B45F2" w:rsidRPr="00E9155E">
              <w:t xml:space="preserve"> and</w:t>
            </w:r>
            <w:r w:rsidRPr="00E9155E">
              <w:t xml:space="preserve"> </w:t>
            </w:r>
            <w:r w:rsidR="00FE7C12" w:rsidRPr="00E9155E">
              <w:rPr>
                <w:i/>
                <w:iCs/>
              </w:rPr>
              <w:t>CBFA2T3</w:t>
            </w:r>
            <w:r w:rsidR="00FE7C12" w:rsidRPr="00E9155E">
              <w:t>::</w:t>
            </w:r>
            <w:r w:rsidR="00FE7C12" w:rsidRPr="00E9155E">
              <w:rPr>
                <w:i/>
                <w:iCs/>
              </w:rPr>
              <w:t>GLIS2</w:t>
            </w:r>
            <w:r w:rsidR="00FE7C12" w:rsidRPr="00E9155E">
              <w:t xml:space="preserve"> (</w:t>
            </w:r>
            <w:r w:rsidR="00812DD2" w:rsidRPr="00E9155E">
              <w:t>T/megakaryocytic</w:t>
            </w:r>
            <w:r w:rsidR="007424F9" w:rsidRPr="00E9155E">
              <w:t>, occurs exclusively in paediatric patients</w:t>
            </w:r>
            <w:r w:rsidR="009B75F9" w:rsidRPr="00E9155E">
              <w:t>).</w:t>
            </w:r>
          </w:p>
          <w:p w14:paraId="770C47D8" w14:textId="4BEF60AD" w:rsidR="009735C7" w:rsidRPr="00E9155E" w:rsidRDefault="009735C7" w:rsidP="00E9155E">
            <w:pPr>
              <w:pStyle w:val="CLIN3BULLETPOINTS"/>
            </w:pPr>
            <w:r w:rsidRPr="00E9155E">
              <w:t xml:space="preserve">While T/myeloid and B/myeloid MPAL have overlapping genomic profiles, </w:t>
            </w:r>
            <w:r w:rsidRPr="00E9155E">
              <w:rPr>
                <w:i/>
                <w:iCs/>
              </w:rPr>
              <w:t>NOTCH1</w:t>
            </w:r>
            <w:r w:rsidRPr="00E9155E">
              <w:t xml:space="preserve"> mutations are not typically observed in B/myeloid MPAL</w:t>
            </w:r>
            <w:r w:rsidR="00F30D9A">
              <w:rPr>
                <w:vertAlign w:val="superscript"/>
              </w:rPr>
              <w:fldChar w:fldCharType="begin">
                <w:fldData xml:space="preserve">PEVuZE5vdGU+PENpdGU+PEF1dGhvcj5UYWthaGFzaGk8L0F1dGhvcj48WWVhcj4yMDE4PC9ZZWFy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</w:fldData>
              </w:fldChar>
            </w:r>
            <w:r w:rsidR="00F30D9A">
              <w:rPr>
                <w:vertAlign w:val="superscript"/>
              </w:rPr>
              <w:instrText xml:space="preserve"> ADDIN EN.CITE </w:instrText>
            </w:r>
            <w:r w:rsidR="00F30D9A">
              <w:rPr>
                <w:vertAlign w:val="superscript"/>
              </w:rPr>
              <w:fldChar w:fldCharType="begin">
                <w:fldData xml:space="preserve">PEVuZE5vdGU+PENpdGU+PEF1dGhvcj5UYWthaGFzaGk8L0F1dGhvcj48WWVhcj4yMDE4PC9ZZWFy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</w:fldData>
              </w:fldChar>
            </w:r>
            <w:r w:rsidR="00F30D9A">
              <w:rPr>
                <w:vertAlign w:val="superscript"/>
              </w:rPr>
              <w:instrText xml:space="preserve"> ADDIN EN.CITE.DATA </w:instrText>
            </w:r>
            <w:r w:rsidR="00F30D9A">
              <w:rPr>
                <w:vertAlign w:val="superscript"/>
              </w:rPr>
            </w:r>
            <w:r w:rsidR="00F30D9A">
              <w:rPr>
                <w:vertAlign w:val="superscript"/>
              </w:rPr>
              <w:fldChar w:fldCharType="end"/>
            </w:r>
            <w:r w:rsidR="00F30D9A">
              <w:rPr>
                <w:vertAlign w:val="superscript"/>
              </w:rPr>
            </w:r>
            <w:r w:rsidR="00F30D9A">
              <w:rPr>
                <w:vertAlign w:val="superscript"/>
              </w:rPr>
              <w:fldChar w:fldCharType="separate"/>
            </w:r>
            <w:r w:rsidR="00F30D9A">
              <w:rPr>
                <w:vertAlign w:val="superscript"/>
              </w:rPr>
              <w:t>5,6</w:t>
            </w:r>
            <w:r w:rsidR="00F30D9A">
              <w:rPr>
                <w:vertAlign w:val="superscript"/>
              </w:rPr>
              <w:fldChar w:fldCharType="end"/>
            </w:r>
            <w:r w:rsidRPr="00E9155E">
              <w:t>.</w:t>
            </w:r>
          </w:p>
          <w:p w14:paraId="1B5B51DC" w14:textId="37329E84" w:rsidR="00E35529" w:rsidRPr="00E9155E" w:rsidRDefault="009735C7" w:rsidP="00EE3425">
            <w:pPr>
              <w:pStyle w:val="CLIN3BULLETPOINTS"/>
            </w:pPr>
            <w:r w:rsidRPr="00E9155E">
              <w:t>T/</w:t>
            </w:r>
            <w:r w:rsidRPr="00EE3425">
              <w:t>myeloid</w:t>
            </w:r>
            <w:r w:rsidRPr="00E9155E">
              <w:t xml:space="preserve"> MPAL and ETP-ALL share a number of genomic features. Commonly mutated genes in T/myeloid MPAL include transcriptional regulators such as </w:t>
            </w:r>
            <w:r w:rsidRPr="72F82ED3">
              <w:rPr>
                <w:i/>
                <w:iCs/>
              </w:rPr>
              <w:t>WT1</w:t>
            </w:r>
            <w:r w:rsidRPr="00E9155E">
              <w:t xml:space="preserve">, </w:t>
            </w:r>
            <w:r w:rsidRPr="72F82ED3">
              <w:rPr>
                <w:i/>
                <w:iCs/>
              </w:rPr>
              <w:t>ETV6</w:t>
            </w:r>
            <w:r w:rsidRPr="00E9155E">
              <w:t xml:space="preserve">, </w:t>
            </w:r>
            <w:r w:rsidRPr="72F82ED3">
              <w:rPr>
                <w:i/>
                <w:iCs/>
              </w:rPr>
              <w:t>RUNX1</w:t>
            </w:r>
            <w:r w:rsidRPr="00E9155E">
              <w:t xml:space="preserve"> and </w:t>
            </w:r>
            <w:r w:rsidRPr="72F82ED3">
              <w:rPr>
                <w:i/>
                <w:iCs/>
              </w:rPr>
              <w:t>CEBPA</w:t>
            </w:r>
            <w:r w:rsidRPr="00E9155E">
              <w:t>, signalling pathway genes (</w:t>
            </w:r>
            <w:r w:rsidRPr="72F82ED3">
              <w:rPr>
                <w:i/>
                <w:iCs/>
              </w:rPr>
              <w:t>FLT3</w:t>
            </w:r>
            <w:r w:rsidRPr="00E9155E">
              <w:t xml:space="preserve">, </w:t>
            </w:r>
            <w:r w:rsidRPr="72F82ED3">
              <w:rPr>
                <w:i/>
                <w:iCs/>
              </w:rPr>
              <w:t>NRAS</w:t>
            </w:r>
            <w:r w:rsidR="00E64BA0" w:rsidRPr="00E9155E">
              <w:t xml:space="preserve">, </w:t>
            </w:r>
            <w:r w:rsidRPr="72F82ED3">
              <w:rPr>
                <w:i/>
                <w:iCs/>
              </w:rPr>
              <w:t>KRAS</w:t>
            </w:r>
            <w:r w:rsidRPr="00E9155E">
              <w:t>) and epigenetic modifiers (</w:t>
            </w:r>
            <w:r w:rsidRPr="72F82ED3">
              <w:rPr>
                <w:i/>
                <w:iCs/>
              </w:rPr>
              <w:t>DNMT3A</w:t>
            </w:r>
            <w:r w:rsidRPr="00E9155E">
              <w:t xml:space="preserve">, </w:t>
            </w:r>
            <w:r w:rsidRPr="72F82ED3">
              <w:rPr>
                <w:i/>
                <w:iCs/>
              </w:rPr>
              <w:t>TET2</w:t>
            </w:r>
            <w:r w:rsidRPr="00E9155E">
              <w:t xml:space="preserve">, </w:t>
            </w:r>
            <w:r w:rsidRPr="72F82ED3">
              <w:rPr>
                <w:i/>
                <w:iCs/>
              </w:rPr>
              <w:t>IDH1</w:t>
            </w:r>
            <w:r w:rsidR="00E64BA0" w:rsidRPr="00E9155E">
              <w:t xml:space="preserve">, </w:t>
            </w:r>
            <w:r w:rsidR="00E64BA0" w:rsidRPr="72F82ED3">
              <w:rPr>
                <w:i/>
                <w:iCs/>
              </w:rPr>
              <w:t>IDH</w:t>
            </w:r>
            <w:r w:rsidRPr="72F82ED3">
              <w:rPr>
                <w:i/>
                <w:iCs/>
              </w:rPr>
              <w:t>2</w:t>
            </w:r>
            <w:r w:rsidRPr="00E9155E">
              <w:t xml:space="preserve"> and inactivati</w:t>
            </w:r>
            <w:r w:rsidR="70ADA62D" w:rsidRPr="00E9155E">
              <w:t>bc</w:t>
            </w:r>
            <w:r w:rsidRPr="00E9155E">
              <w:t xml:space="preserve">ng </w:t>
            </w:r>
            <w:r w:rsidRPr="72F82ED3">
              <w:rPr>
                <w:i/>
                <w:iCs/>
              </w:rPr>
              <w:t>EZH2</w:t>
            </w:r>
            <w:r w:rsidRPr="00E9155E">
              <w:t xml:space="preserve"> mutations</w:t>
            </w:r>
            <w:r w:rsidR="00E9642C" w:rsidRPr="00E9155E">
              <w:t>)</w:t>
            </w:r>
            <w:r w:rsidR="00F30D9A">
              <w:rPr>
                <w:vertAlign w:val="superscript"/>
              </w:rPr>
              <w:fldChar w:fldCharType="begin">
                <w:fldData xml:space="preserve">PEVuZE5vdGU+PENpdGU+PEF1dGhvcj5BbGV4YW5kZXI8L0F1dGhvcj48WWVhcj4yMDE4PC9ZZWFy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</w:fldData>
              </w:fldChar>
            </w:r>
            <w:r w:rsidR="00F30D9A">
              <w:rPr>
                <w:vertAlign w:val="superscript"/>
              </w:rPr>
              <w:instrText xml:space="preserve"> ADDIN EN.CITE </w:instrText>
            </w:r>
            <w:r w:rsidR="00F30D9A">
              <w:rPr>
                <w:vertAlign w:val="superscript"/>
              </w:rPr>
              <w:fldChar w:fldCharType="begin">
                <w:fldData xml:space="preserve">PEVuZE5vdGU+PENpdGU+PEF1dGhvcj5BbGV4YW5kZXI8L0F1dGhvcj48WWVhcj4yMDE4PC9ZZWFy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</w:fldData>
              </w:fldChar>
            </w:r>
            <w:r w:rsidR="00F30D9A">
              <w:rPr>
                <w:vertAlign w:val="superscript"/>
              </w:rPr>
              <w:instrText xml:space="preserve"> ADDIN EN.CITE.DATA </w:instrText>
            </w:r>
            <w:r w:rsidR="00F30D9A">
              <w:rPr>
                <w:vertAlign w:val="superscript"/>
              </w:rPr>
            </w:r>
            <w:r w:rsidR="00F30D9A">
              <w:rPr>
                <w:vertAlign w:val="superscript"/>
              </w:rPr>
              <w:fldChar w:fldCharType="end"/>
            </w:r>
            <w:r w:rsidR="00F30D9A">
              <w:rPr>
                <w:vertAlign w:val="superscript"/>
              </w:rPr>
            </w:r>
            <w:r w:rsidR="00F30D9A">
              <w:rPr>
                <w:vertAlign w:val="superscript"/>
              </w:rPr>
              <w:fldChar w:fldCharType="separate"/>
            </w:r>
            <w:r w:rsidR="00F30D9A">
              <w:rPr>
                <w:vertAlign w:val="superscript"/>
              </w:rPr>
              <w:t>3,5,6</w:t>
            </w:r>
            <w:r w:rsidR="00F30D9A">
              <w:rPr>
                <w:vertAlign w:val="superscript"/>
              </w:rPr>
              <w:fldChar w:fldCharType="end"/>
            </w:r>
            <w:r w:rsidRPr="00E9155E">
              <w:t xml:space="preserve">. </w:t>
            </w:r>
          </w:p>
          <w:p w14:paraId="354EC3B8" w14:textId="0799B270" w:rsidR="009735C7" w:rsidRPr="00E9155E" w:rsidRDefault="009735C7" w:rsidP="00E9155E">
            <w:pPr>
              <w:pStyle w:val="CLIN3BULLETPOINTS"/>
            </w:pPr>
            <w:r w:rsidRPr="00E9155E">
              <w:t>Recurrently mutated genes in B/myeloid MPAL include transcriptional regulators (</w:t>
            </w:r>
            <w:r w:rsidRPr="00E9155E">
              <w:rPr>
                <w:i/>
                <w:iCs/>
              </w:rPr>
              <w:t>RUNX1</w:t>
            </w:r>
            <w:r w:rsidRPr="00E9155E">
              <w:t xml:space="preserve">, </w:t>
            </w:r>
            <w:r w:rsidR="00E9642C" w:rsidRPr="00E9155E">
              <w:rPr>
                <w:i/>
                <w:iCs/>
              </w:rPr>
              <w:t>WT1</w:t>
            </w:r>
            <w:r w:rsidR="00E9642C" w:rsidRPr="00E9155E">
              <w:t xml:space="preserve">, </w:t>
            </w:r>
            <w:r w:rsidRPr="00E9155E">
              <w:rPr>
                <w:i/>
                <w:iCs/>
              </w:rPr>
              <w:t>PAX5</w:t>
            </w:r>
            <w:r w:rsidRPr="00E9155E">
              <w:t xml:space="preserve">, </w:t>
            </w:r>
            <w:r w:rsidRPr="00E9155E">
              <w:rPr>
                <w:i/>
                <w:iCs/>
              </w:rPr>
              <w:t>ETV6</w:t>
            </w:r>
            <w:r w:rsidRPr="00E9155E">
              <w:t xml:space="preserve">), </w:t>
            </w:r>
            <w:r w:rsidRPr="00E9155E">
              <w:rPr>
                <w:i/>
                <w:iCs/>
              </w:rPr>
              <w:t>FLT3</w:t>
            </w:r>
            <w:r w:rsidRPr="00E9155E">
              <w:t xml:space="preserve"> </w:t>
            </w:r>
            <w:r w:rsidR="00E9642C" w:rsidRPr="00E9155E">
              <w:t>and RAS</w:t>
            </w:r>
            <w:r w:rsidRPr="00E9155E">
              <w:t xml:space="preserve"> signalling </w:t>
            </w:r>
            <w:r w:rsidR="00E9642C" w:rsidRPr="00E9155E">
              <w:t xml:space="preserve">genes </w:t>
            </w:r>
            <w:r w:rsidRPr="00E9155E">
              <w:t>(</w:t>
            </w:r>
            <w:r w:rsidRPr="00E9155E">
              <w:rPr>
                <w:i/>
                <w:iCs/>
              </w:rPr>
              <w:t>NRAS</w:t>
            </w:r>
            <w:r w:rsidR="00E64BA0" w:rsidRPr="00E9155E">
              <w:t xml:space="preserve">, </w:t>
            </w:r>
            <w:r w:rsidRPr="00E9155E">
              <w:rPr>
                <w:i/>
                <w:iCs/>
              </w:rPr>
              <w:t>KRAS</w:t>
            </w:r>
            <w:r w:rsidRPr="00E9155E">
              <w:t xml:space="preserve">, </w:t>
            </w:r>
            <w:r w:rsidRPr="00E9155E">
              <w:rPr>
                <w:i/>
                <w:iCs/>
              </w:rPr>
              <w:t>PTPN11</w:t>
            </w:r>
            <w:r w:rsidRPr="00E9155E">
              <w:t>)</w:t>
            </w:r>
            <w:r w:rsidR="00F30D9A">
              <w:rPr>
                <w:vertAlign w:val="superscript"/>
              </w:rPr>
              <w:fldChar w:fldCharType="begin">
                <w:fldData xml:space="preserve">PEVuZE5vdGU+PENpdGU+PEF1dGhvcj5BbGV4YW5kZXI8L0F1dGhvcj48WWVhcj4yMDE4PC9ZZWFy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=
</w:fldData>
              </w:fldChar>
            </w:r>
            <w:r w:rsidR="00F30D9A">
              <w:rPr>
                <w:vertAlign w:val="superscript"/>
              </w:rPr>
              <w:instrText xml:space="preserve"> ADDIN EN.CITE </w:instrText>
            </w:r>
            <w:r w:rsidR="00F30D9A">
              <w:rPr>
                <w:vertAlign w:val="superscript"/>
              </w:rPr>
              <w:fldChar w:fldCharType="begin">
                <w:fldData xml:space="preserve">PEVuZE5vdGU+PENpdGU+PEF1dGhvcj5BbGV4YW5kZXI8L0F1dGhvcj48WWVhcj4yMDE4PC9ZZWFy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=
</w:fldData>
              </w:fldChar>
            </w:r>
            <w:r w:rsidR="00F30D9A">
              <w:rPr>
                <w:vertAlign w:val="superscript"/>
              </w:rPr>
              <w:instrText xml:space="preserve"> ADDIN EN.CITE.DATA </w:instrText>
            </w:r>
            <w:r w:rsidR="00F30D9A">
              <w:rPr>
                <w:vertAlign w:val="superscript"/>
              </w:rPr>
            </w:r>
            <w:r w:rsidR="00F30D9A">
              <w:rPr>
                <w:vertAlign w:val="superscript"/>
              </w:rPr>
              <w:fldChar w:fldCharType="end"/>
            </w:r>
            <w:r w:rsidR="00F30D9A">
              <w:rPr>
                <w:vertAlign w:val="superscript"/>
              </w:rPr>
            </w:r>
            <w:r w:rsidR="00F30D9A">
              <w:rPr>
                <w:vertAlign w:val="superscript"/>
              </w:rPr>
              <w:fldChar w:fldCharType="separate"/>
            </w:r>
            <w:r w:rsidR="00F30D9A">
              <w:rPr>
                <w:vertAlign w:val="superscript"/>
              </w:rPr>
              <w:t>3,7</w:t>
            </w:r>
            <w:r w:rsidR="00F30D9A">
              <w:rPr>
                <w:vertAlign w:val="superscript"/>
              </w:rPr>
              <w:fldChar w:fldCharType="end"/>
            </w:r>
            <w:r w:rsidRPr="00E9155E">
              <w:t xml:space="preserve">. Copy number alterations affecting genes </w:t>
            </w:r>
            <w:r w:rsidR="00E9642C" w:rsidRPr="00E9155E">
              <w:t xml:space="preserve">such as </w:t>
            </w:r>
            <w:r w:rsidR="00E9642C" w:rsidRPr="00E9155E">
              <w:rPr>
                <w:i/>
                <w:iCs/>
              </w:rPr>
              <w:t>IKZF1</w:t>
            </w:r>
            <w:r w:rsidR="00E9642C" w:rsidRPr="00E9155E">
              <w:t xml:space="preserve"> </w:t>
            </w:r>
            <w:r w:rsidRPr="00E9155E">
              <w:t>may also be observed.</w:t>
            </w:r>
          </w:p>
          <w:p w14:paraId="18B611A9" w14:textId="28C9E394" w:rsidR="008C3807" w:rsidRPr="00E9155E" w:rsidRDefault="00591896" w:rsidP="00E9155E">
            <w:pPr>
              <w:pStyle w:val="CLIN3BULLETPOINTS"/>
            </w:pPr>
            <w:r w:rsidRPr="00E9155E">
              <w:t xml:space="preserve">Recurrently </w:t>
            </w:r>
            <w:r w:rsidR="00BD755E" w:rsidRPr="00E9155E">
              <w:t>reported alterations</w:t>
            </w:r>
            <w:r w:rsidRPr="00E9155E">
              <w:t xml:space="preserve"> in AUL include</w:t>
            </w:r>
            <w:r w:rsidR="00BD755E" w:rsidRPr="00E9155E">
              <w:t xml:space="preserve"> </w:t>
            </w:r>
            <w:r w:rsidR="00BD755E" w:rsidRPr="00E9155E">
              <w:rPr>
                <w:i/>
                <w:iCs/>
              </w:rPr>
              <w:t>SET</w:t>
            </w:r>
            <w:r w:rsidR="00BD755E" w:rsidRPr="00E9155E">
              <w:t>::</w:t>
            </w:r>
            <w:r w:rsidR="00BD755E" w:rsidRPr="00E9155E">
              <w:rPr>
                <w:i/>
                <w:iCs/>
              </w:rPr>
              <w:t>NUP214</w:t>
            </w:r>
            <w:r w:rsidR="00BD755E" w:rsidRPr="00E9155E">
              <w:t xml:space="preserve"> fusion and mutations in </w:t>
            </w:r>
            <w:r w:rsidRPr="00E9155E">
              <w:rPr>
                <w:i/>
                <w:iCs/>
              </w:rPr>
              <w:t>PHF6</w:t>
            </w:r>
            <w:r w:rsidR="00E9155E" w:rsidRPr="00E9155E">
              <w:t>,</w:t>
            </w:r>
            <w:r w:rsidRPr="00E9155E">
              <w:rPr>
                <w:i/>
                <w:iCs/>
              </w:rPr>
              <w:t xml:space="preserve"> RUNX1</w:t>
            </w:r>
            <w:r w:rsidR="00E9155E" w:rsidRPr="00E9155E">
              <w:t>,</w:t>
            </w:r>
            <w:r w:rsidRPr="00E9155E">
              <w:rPr>
                <w:i/>
                <w:iCs/>
              </w:rPr>
              <w:t xml:space="preserve"> SRSF2</w:t>
            </w:r>
            <w:r w:rsidR="00E9155E" w:rsidRPr="00E9155E">
              <w:t>,</w:t>
            </w:r>
            <w:r w:rsidRPr="00E9155E">
              <w:rPr>
                <w:i/>
                <w:iCs/>
              </w:rPr>
              <w:t xml:space="preserve"> ASXL1</w:t>
            </w:r>
            <w:r w:rsidRPr="00E9155E">
              <w:t xml:space="preserve"> </w:t>
            </w:r>
            <w:r w:rsidR="00BD755E" w:rsidRPr="00E9155E">
              <w:t>or</w:t>
            </w:r>
            <w:r w:rsidRPr="00E9155E">
              <w:t xml:space="preserve"> </w:t>
            </w:r>
            <w:r w:rsidRPr="00E9155E">
              <w:rPr>
                <w:i/>
                <w:iCs/>
              </w:rPr>
              <w:t>BCOR</w:t>
            </w:r>
            <w:r w:rsidRPr="00E9155E">
              <w:t xml:space="preserve">. </w:t>
            </w:r>
          </w:p>
          <w:p w14:paraId="29B72723" w14:textId="5A0EF3A5" w:rsidR="009735C7" w:rsidRPr="00E9155E" w:rsidRDefault="009735C7" w:rsidP="00E9155E">
            <w:pPr>
              <w:pStyle w:val="CLIN3BULLETPOINTS"/>
            </w:pPr>
            <w:r w:rsidRPr="00E9155E">
              <w:rPr>
                <w:i/>
                <w:iCs/>
              </w:rPr>
              <w:t>TP53</w:t>
            </w:r>
            <w:r w:rsidRPr="00E9155E">
              <w:t xml:space="preserve"> mutations have been observed in both T/myeloid and B/myeloid MPAL</w:t>
            </w:r>
            <w:r w:rsidR="00F30D9A">
              <w:rPr>
                <w:vertAlign w:val="superscript"/>
              </w:rPr>
              <w:fldChar w:fldCharType="begin">
                <w:fldData xml:space="preserve">PEVuZE5vdGU+PENpdGU+PEF1dGhvcj5FY2tzdGVpbjwvQXV0aG9yPjxZZWFyPjIwMTY8L1llYXI+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==
</w:fldData>
              </w:fldChar>
            </w:r>
            <w:r w:rsidR="00F30D9A">
              <w:rPr>
                <w:vertAlign w:val="superscript"/>
              </w:rPr>
              <w:instrText xml:space="preserve"> ADDIN EN.CITE </w:instrText>
            </w:r>
            <w:r w:rsidR="00F30D9A">
              <w:rPr>
                <w:vertAlign w:val="superscript"/>
              </w:rPr>
              <w:fldChar w:fldCharType="begin">
                <w:fldData xml:space="preserve">PEVuZE5vdGU+PENpdGU+PEF1dGhvcj5FY2tzdGVpbjwvQXV0aG9yPjxZZWFyPjIwMTY8L1llYXI+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==
</w:fldData>
              </w:fldChar>
            </w:r>
            <w:r w:rsidR="00F30D9A">
              <w:rPr>
                <w:vertAlign w:val="superscript"/>
              </w:rPr>
              <w:instrText xml:space="preserve"> ADDIN EN.CITE.DATA </w:instrText>
            </w:r>
            <w:r w:rsidR="00F30D9A">
              <w:rPr>
                <w:vertAlign w:val="superscript"/>
              </w:rPr>
            </w:r>
            <w:r w:rsidR="00F30D9A">
              <w:rPr>
                <w:vertAlign w:val="superscript"/>
              </w:rPr>
              <w:fldChar w:fldCharType="end"/>
            </w:r>
            <w:r w:rsidR="00F30D9A">
              <w:rPr>
                <w:vertAlign w:val="superscript"/>
              </w:rPr>
            </w:r>
            <w:r w:rsidR="00F30D9A">
              <w:rPr>
                <w:vertAlign w:val="superscript"/>
              </w:rPr>
              <w:fldChar w:fldCharType="separate"/>
            </w:r>
            <w:r w:rsidR="00F30D9A">
              <w:rPr>
                <w:vertAlign w:val="superscript"/>
              </w:rPr>
              <w:t>3,6</w:t>
            </w:r>
            <w:r w:rsidR="00F30D9A">
              <w:rPr>
                <w:vertAlign w:val="superscript"/>
              </w:rPr>
              <w:fldChar w:fldCharType="end"/>
            </w:r>
            <w:r w:rsidRPr="00E9155E">
              <w:t xml:space="preserve">. </w:t>
            </w:r>
          </w:p>
          <w:p w14:paraId="72653384" w14:textId="2E408CCC" w:rsidR="009735C7" w:rsidRPr="00E9155E" w:rsidRDefault="009735C7" w:rsidP="00E9155E">
            <w:pPr>
              <w:pStyle w:val="CLIN3BULLETPOINTS"/>
            </w:pPr>
            <w:r w:rsidRPr="00E9155E">
              <w:rPr>
                <w:i/>
                <w:iCs/>
              </w:rPr>
              <w:t>NPM1</w:t>
            </w:r>
            <w:r w:rsidRPr="00E9155E">
              <w:t xml:space="preserve"> mutations are specific to AML and have not been found in MPAL</w:t>
            </w:r>
            <w:r w:rsidR="00F30D9A">
              <w:rPr>
                <w:vertAlign w:val="superscript"/>
              </w:rPr>
              <w:fldChar w:fldCharType="begin">
                <w:fldData xml:space="preserve">PEVuZE5vdGU+PENpdGU+PEF1dGhvcj5UYWthaGFzaGk8L0F1dGhvcj48WWVhcj4yMDE4PC9ZZWFy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</w:fldData>
              </w:fldChar>
            </w:r>
            <w:r w:rsidR="00F30D9A">
              <w:rPr>
                <w:vertAlign w:val="superscript"/>
              </w:rPr>
              <w:instrText xml:space="preserve"> ADDIN EN.CITE </w:instrText>
            </w:r>
            <w:r w:rsidR="00F30D9A">
              <w:rPr>
                <w:vertAlign w:val="superscript"/>
              </w:rPr>
              <w:fldChar w:fldCharType="begin">
                <w:fldData xml:space="preserve">PEVuZE5vdGU+PENpdGU+PEF1dGhvcj5UYWthaGFzaGk8L0F1dGhvcj48WWVhcj4yMDE4PC9ZZWFy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</w:fldData>
              </w:fldChar>
            </w:r>
            <w:r w:rsidR="00F30D9A">
              <w:rPr>
                <w:vertAlign w:val="superscript"/>
              </w:rPr>
              <w:instrText xml:space="preserve"> ADDIN EN.CITE.DATA </w:instrText>
            </w:r>
            <w:r w:rsidR="00F30D9A">
              <w:rPr>
                <w:vertAlign w:val="superscript"/>
              </w:rPr>
            </w:r>
            <w:r w:rsidR="00F30D9A">
              <w:rPr>
                <w:vertAlign w:val="superscript"/>
              </w:rPr>
              <w:fldChar w:fldCharType="end"/>
            </w:r>
            <w:r w:rsidR="00F30D9A">
              <w:rPr>
                <w:vertAlign w:val="superscript"/>
              </w:rPr>
            </w:r>
            <w:r w:rsidR="00F30D9A">
              <w:rPr>
                <w:vertAlign w:val="superscript"/>
              </w:rPr>
              <w:fldChar w:fldCharType="separate"/>
            </w:r>
            <w:r w:rsidR="00F30D9A">
              <w:rPr>
                <w:vertAlign w:val="superscript"/>
              </w:rPr>
              <w:t>3,5</w:t>
            </w:r>
            <w:r w:rsidR="00F30D9A">
              <w:rPr>
                <w:vertAlign w:val="superscript"/>
              </w:rPr>
              <w:fldChar w:fldCharType="end"/>
            </w:r>
            <w:r w:rsidRPr="00E9155E">
              <w:t>.</w:t>
            </w:r>
          </w:p>
          <w:p w14:paraId="2F764BEF" w14:textId="5706CB24" w:rsidR="00AF5D34" w:rsidRPr="0064002E" w:rsidRDefault="00E74528" w:rsidP="00AF5D34">
            <w:pPr>
              <w:pStyle w:val="CLIN2SUBHEADINGS"/>
              <w:rPr>
                <w:rFonts w:cs="Calibri"/>
              </w:rPr>
            </w:pPr>
            <w:r w:rsidRPr="0064002E">
              <w:rPr>
                <w:rFonts w:cs="Calibri"/>
              </w:rPr>
              <w:t>BIOMARKERS OF RESPONSE TO THERAPY</w:t>
            </w:r>
          </w:p>
          <w:p w14:paraId="23B8BF11" w14:textId="08961AEA" w:rsidR="004549FD" w:rsidRPr="00E9155E" w:rsidRDefault="004549FD" w:rsidP="00E9155E">
            <w:pPr>
              <w:pStyle w:val="CLIN3BULLETPOINTS"/>
            </w:pPr>
            <w:r w:rsidRPr="00E9155E">
              <w:t xml:space="preserve">Tyrosine kinase inhibitor therapy in combination with chemotherapy is recommended for MPAL with t(9;22)(q34.1;q11.2); </w:t>
            </w:r>
            <w:r w:rsidRPr="00E9155E">
              <w:rPr>
                <w:i/>
                <w:iCs/>
              </w:rPr>
              <w:t>BCR</w:t>
            </w:r>
            <w:r w:rsidRPr="00E9155E">
              <w:t>::</w:t>
            </w:r>
            <w:r w:rsidRPr="00E9155E">
              <w:rPr>
                <w:i/>
                <w:iCs/>
              </w:rPr>
              <w:t>ABL1</w:t>
            </w:r>
            <w:r w:rsidR="00F30D9A">
              <w:rPr>
                <w:vertAlign w:val="superscript"/>
              </w:rPr>
              <w:fldChar w:fldCharType="begin">
                <w:fldData xml:space="preserve">PEVuZE5vdGU+PENpdGU+PEF1dGhvcj5TaGltaXp1PC9BdXRob3I+PFllYXI+MjAxNDwvWWVhcj48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</w:fldData>
              </w:fldChar>
            </w:r>
            <w:r w:rsidR="00F30D9A">
              <w:rPr>
                <w:vertAlign w:val="superscript"/>
              </w:rPr>
              <w:instrText xml:space="preserve"> ADDIN EN.CITE </w:instrText>
            </w:r>
            <w:r w:rsidR="00F30D9A">
              <w:rPr>
                <w:vertAlign w:val="superscript"/>
              </w:rPr>
              <w:fldChar w:fldCharType="begin">
                <w:fldData xml:space="preserve">PEVuZE5vdGU+PENpdGU+PEF1dGhvcj5TaGltaXp1PC9BdXRob3I+PFllYXI+MjAxNDwvWWVhcj48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</w:fldData>
              </w:fldChar>
            </w:r>
            <w:r w:rsidR="00F30D9A">
              <w:rPr>
                <w:vertAlign w:val="superscript"/>
              </w:rPr>
              <w:instrText xml:space="preserve"> ADDIN EN.CITE.DATA </w:instrText>
            </w:r>
            <w:r w:rsidR="00F30D9A">
              <w:rPr>
                <w:vertAlign w:val="superscript"/>
              </w:rPr>
            </w:r>
            <w:r w:rsidR="00F30D9A">
              <w:rPr>
                <w:vertAlign w:val="superscript"/>
              </w:rPr>
              <w:fldChar w:fldCharType="end"/>
            </w:r>
            <w:r w:rsidR="00F30D9A">
              <w:rPr>
                <w:vertAlign w:val="superscript"/>
              </w:rPr>
            </w:r>
            <w:r w:rsidR="00F30D9A">
              <w:rPr>
                <w:vertAlign w:val="superscript"/>
              </w:rPr>
              <w:fldChar w:fldCharType="separate"/>
            </w:r>
            <w:r w:rsidR="00F30D9A">
              <w:rPr>
                <w:vertAlign w:val="superscript"/>
              </w:rPr>
              <w:t>8,9</w:t>
            </w:r>
            <w:r w:rsidR="00F30D9A">
              <w:rPr>
                <w:vertAlign w:val="superscript"/>
              </w:rPr>
              <w:fldChar w:fldCharType="end"/>
            </w:r>
            <w:r w:rsidRPr="00E9155E">
              <w:t>.</w:t>
            </w:r>
          </w:p>
          <w:p w14:paraId="684BE8C3" w14:textId="18F19A42" w:rsidR="009735C7" w:rsidRPr="00E9155E" w:rsidRDefault="009735C7" w:rsidP="00E9155E">
            <w:pPr>
              <w:pStyle w:val="CLIN3BULLETPOINTS"/>
            </w:pPr>
            <w:r w:rsidRPr="00E9155E">
              <w:rPr>
                <w:i/>
                <w:iCs/>
              </w:rPr>
              <w:t>FLT3</w:t>
            </w:r>
            <w:r w:rsidRPr="00E9155E">
              <w:t xml:space="preserve"> (TKD and ITD) and </w:t>
            </w:r>
            <w:r w:rsidRPr="00E9155E">
              <w:rPr>
                <w:i/>
                <w:iCs/>
              </w:rPr>
              <w:t>IDH1</w:t>
            </w:r>
            <w:r w:rsidR="002F64C5" w:rsidRPr="00E9155E">
              <w:t xml:space="preserve"> and </w:t>
            </w:r>
            <w:r w:rsidR="002F64C5" w:rsidRPr="00E9155E">
              <w:rPr>
                <w:i/>
                <w:iCs/>
              </w:rPr>
              <w:t>IDH</w:t>
            </w:r>
            <w:r w:rsidRPr="00E9155E">
              <w:rPr>
                <w:i/>
                <w:iCs/>
              </w:rPr>
              <w:t>2</w:t>
            </w:r>
            <w:r w:rsidRPr="00E9155E">
              <w:t xml:space="preserve"> mutations are the target of FLT3 and IDH inhibitors, respectively; however, data are limited in ALAL</w:t>
            </w:r>
            <w:r w:rsidR="00F30D9A">
              <w:rPr>
                <w:vertAlign w:val="superscript"/>
              </w:rPr>
              <w:fldChar w:fldCharType="begin">
                <w:fldData xml:space="preserve">PEVuZE5vdGU+PENpdGU+PEF1dGhvcj5QYXRlbDwvQXV0aG9yPjxZZWFyPjIwMjA8L1llYXI+PFJl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</w:fldData>
              </w:fldChar>
            </w:r>
            <w:r w:rsidR="00F30D9A">
              <w:rPr>
                <w:vertAlign w:val="superscript"/>
              </w:rPr>
              <w:instrText xml:space="preserve"> ADDIN EN.CITE </w:instrText>
            </w:r>
            <w:r w:rsidR="00F30D9A">
              <w:rPr>
                <w:vertAlign w:val="superscript"/>
              </w:rPr>
              <w:fldChar w:fldCharType="begin">
                <w:fldData xml:space="preserve">PEVuZE5vdGU+PENpdGU+PEF1dGhvcj5QYXRlbDwvQXV0aG9yPjxZZWFyPjIwMjA8L1llYXI+PFJl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</w:fldData>
              </w:fldChar>
            </w:r>
            <w:r w:rsidR="00F30D9A">
              <w:rPr>
                <w:vertAlign w:val="superscript"/>
              </w:rPr>
              <w:instrText xml:space="preserve"> ADDIN EN.CITE.DATA </w:instrText>
            </w:r>
            <w:r w:rsidR="00F30D9A">
              <w:rPr>
                <w:vertAlign w:val="superscript"/>
              </w:rPr>
            </w:r>
            <w:r w:rsidR="00F30D9A">
              <w:rPr>
                <w:vertAlign w:val="superscript"/>
              </w:rPr>
              <w:fldChar w:fldCharType="end"/>
            </w:r>
            <w:r w:rsidR="00F30D9A">
              <w:rPr>
                <w:vertAlign w:val="superscript"/>
              </w:rPr>
            </w:r>
            <w:r w:rsidR="00F30D9A">
              <w:rPr>
                <w:vertAlign w:val="superscript"/>
              </w:rPr>
              <w:fldChar w:fldCharType="separate"/>
            </w:r>
            <w:r w:rsidR="00F30D9A">
              <w:rPr>
                <w:vertAlign w:val="superscript"/>
              </w:rPr>
              <w:t>10,11</w:t>
            </w:r>
            <w:r w:rsidR="00F30D9A">
              <w:rPr>
                <w:vertAlign w:val="superscript"/>
              </w:rPr>
              <w:fldChar w:fldCharType="end"/>
            </w:r>
            <w:r w:rsidRPr="00E9155E">
              <w:t>.</w:t>
            </w:r>
          </w:p>
          <w:p w14:paraId="1D65D986" w14:textId="2EA9AA99" w:rsidR="180F8916" w:rsidRPr="00E9155E" w:rsidRDefault="180F8916" w:rsidP="00E9155E">
            <w:pPr>
              <w:pStyle w:val="CLIN3BULLETPOINTS"/>
            </w:pPr>
            <w:r w:rsidRPr="00E9155E">
              <w:t>The interaction between KMT2A fusion protein and its critical oncogenic cofactor, menin, can be targeted using small molecule inhibitors of menin, which have demonstrated potent pre-clinical efficacy</w:t>
            </w:r>
            <w:r w:rsidR="00F30D9A">
              <w:fldChar w:fldCharType="begin">
                <w:fldData xml:space="preserve">PEVuZE5vdGU+PENpdGU+PEF1dGhvcj5HcmVtYmVja2E8L0F1dGhvcj48WWVhcj4yMDEyPC9ZZWFy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</w:fldData>
              </w:fldChar>
            </w:r>
            <w:r w:rsidR="00F30D9A">
              <w:instrText xml:space="preserve"> ADDIN EN.CITE </w:instrText>
            </w:r>
            <w:r w:rsidR="00F30D9A">
              <w:fldChar w:fldCharType="begin">
                <w:fldData xml:space="preserve">PEVuZE5vdGU+PENpdGU+PEF1dGhvcj5HcmVtYmVja2E8L0F1dGhvcj48WWVhcj4yMDEyPC9ZZWFy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</w:fldData>
              </w:fldChar>
            </w:r>
            <w:r w:rsidR="00F30D9A">
              <w:instrText xml:space="preserve"> ADDIN EN.CITE.DATA </w:instrText>
            </w:r>
            <w:r w:rsidR="00F30D9A">
              <w:fldChar w:fldCharType="end"/>
            </w:r>
            <w:r w:rsidR="00F30D9A">
              <w:fldChar w:fldCharType="separate"/>
            </w:r>
            <w:r w:rsidR="00F30D9A" w:rsidRPr="00F30D9A">
              <w:rPr>
                <w:vertAlign w:val="superscript"/>
              </w:rPr>
              <w:t>12</w:t>
            </w:r>
            <w:r w:rsidR="00F30D9A">
              <w:fldChar w:fldCharType="end"/>
            </w:r>
            <w:r w:rsidRPr="00E9155E">
              <w:t xml:space="preserve"> and shown promising activity in early-phase clinical trials</w:t>
            </w:r>
            <w:r w:rsidR="00F30D9A">
              <w:fldChar w:fldCharType="begin">
                <w:fldData xml:space="preserve">PEVuZE5vdGU+PENpdGU+PEF1dGhvcj5Jc3NhPC9BdXRob3I+PFllYXI+MjAyMzwvWWVhcj48UmVj
TnVtPjM2MTM8L1JlY051bT48RGlzcGxheVRleHQ+PHN0eWxlIGZhY2U9InN1cGVyc2NyaXB0Ij4x
Mz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F30D9A">
              <w:instrText xml:space="preserve"> ADDIN EN.CITE </w:instrText>
            </w:r>
            <w:r w:rsidR="00F30D9A">
              <w:fldChar w:fldCharType="begin">
                <w:fldData xml:space="preserve">PEVuZE5vdGU+PENpdGU+PEF1dGhvcj5Jc3NhPC9BdXRob3I+PFllYXI+MjAyMzwvWWVhcj48UmVj
TnVtPjM2MTM8L1JlY051bT48RGlzcGxheVRleHQ+PHN0eWxlIGZhY2U9InN1cGVyc2NyaXB0Ij4x
Mz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F30D9A">
              <w:instrText xml:space="preserve"> ADDIN EN.CITE.DATA </w:instrText>
            </w:r>
            <w:r w:rsidR="00F30D9A">
              <w:fldChar w:fldCharType="end"/>
            </w:r>
            <w:r w:rsidR="00F30D9A">
              <w:fldChar w:fldCharType="separate"/>
            </w:r>
            <w:r w:rsidR="00F30D9A" w:rsidRPr="00F30D9A">
              <w:rPr>
                <w:vertAlign w:val="superscript"/>
              </w:rPr>
              <w:t>13</w:t>
            </w:r>
            <w:r w:rsidR="00F30D9A">
              <w:fldChar w:fldCharType="end"/>
            </w:r>
            <w:r w:rsidRPr="00E9155E">
              <w:t>.</w:t>
            </w:r>
          </w:p>
          <w:p w14:paraId="432D71FB" w14:textId="77777777" w:rsidR="00AF5D34" w:rsidRPr="0064002E" w:rsidRDefault="00AF5D34" w:rsidP="00AF5D34">
            <w:pPr>
              <w:pStyle w:val="CLIN2SUBHEADINGS"/>
              <w:rPr>
                <w:rFonts w:cs="Calibri"/>
              </w:rPr>
            </w:pPr>
            <w:r w:rsidRPr="0064002E">
              <w:rPr>
                <w:rFonts w:cs="Calibri"/>
              </w:rPr>
              <w:t>REFERENCES</w:t>
            </w:r>
          </w:p>
          <w:p w14:paraId="15BFD97D" w14:textId="6E0C910E" w:rsidR="000E668C" w:rsidRPr="0064002E" w:rsidRDefault="00F30D9A" w:rsidP="00F30D9A">
            <w:pPr>
              <w:pStyle w:val="CLIN4"/>
              <w:rPr>
                <w:rFonts w:cs="Calibri"/>
              </w:rPr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F30D9A">
              <w:rPr>
                <w:b/>
              </w:rPr>
              <w:t>1.</w:t>
            </w:r>
            <w:r w:rsidRPr="00F30D9A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F30D9A">
              <w:rPr>
                <w:b/>
              </w:rPr>
              <w:t>2.</w:t>
            </w:r>
            <w:r w:rsidRPr="00F30D9A">
              <w:t xml:space="preserve"> Swerdlow S, et al. WHO Classification of Tumours of Haematopoietic and Lymphoid Tissues (revised 4th edition). Lyon: IARC; 2017.  </w:t>
            </w:r>
            <w:r w:rsidRPr="00F30D9A">
              <w:rPr>
                <w:b/>
              </w:rPr>
              <w:t>3.</w:t>
            </w:r>
            <w:r w:rsidRPr="00F30D9A">
              <w:t xml:space="preserve"> Alexander TB, et al. The genetic basis and cell of origin of mixed phenotype acute leukaemia. </w:t>
            </w:r>
            <w:r w:rsidRPr="00F30D9A">
              <w:rPr>
                <w:i/>
              </w:rPr>
              <w:t>Nature</w:t>
            </w:r>
            <w:r w:rsidRPr="00F30D9A">
              <w:t xml:space="preserve"> 2018; </w:t>
            </w:r>
            <w:r w:rsidRPr="00F30D9A">
              <w:rPr>
                <w:b/>
              </w:rPr>
              <w:t>562</w:t>
            </w:r>
            <w:r w:rsidRPr="00F30D9A">
              <w:t xml:space="preserve">(7727): 373-9.  </w:t>
            </w:r>
            <w:r w:rsidRPr="00F30D9A">
              <w:rPr>
                <w:b/>
              </w:rPr>
              <w:t>4.</w:t>
            </w:r>
            <w:r w:rsidRPr="00F30D9A">
              <w:t xml:space="preserve"> Liu YF, et al. Genomic Profiling of Adult and Pediatric B-cell Acute Lymphoblastic Leukemia. </w:t>
            </w:r>
            <w:r w:rsidRPr="00F30D9A">
              <w:rPr>
                <w:i/>
              </w:rPr>
              <w:t>EBioMedicine</w:t>
            </w:r>
            <w:r w:rsidRPr="00F30D9A">
              <w:t xml:space="preserve"> 2016; </w:t>
            </w:r>
            <w:r w:rsidRPr="00F30D9A">
              <w:rPr>
                <w:b/>
              </w:rPr>
              <w:t>8</w:t>
            </w:r>
            <w:r w:rsidRPr="00F30D9A">
              <w:t xml:space="preserve">: 173-83.  </w:t>
            </w:r>
            <w:r w:rsidRPr="00F30D9A">
              <w:rPr>
                <w:b/>
              </w:rPr>
              <w:t>5.</w:t>
            </w:r>
            <w:r w:rsidRPr="00F30D9A">
              <w:t xml:space="preserve"> Takahashi K, et al. Integrative genomic analysis of adult mixed phenotype acute leukemia delineates lineage associated molecular subtypes. </w:t>
            </w:r>
            <w:r w:rsidRPr="00F30D9A">
              <w:rPr>
                <w:i/>
              </w:rPr>
              <w:t>Nat Commun</w:t>
            </w:r>
            <w:r w:rsidRPr="00F30D9A">
              <w:t xml:space="preserve"> 2018; </w:t>
            </w:r>
            <w:r w:rsidRPr="00F30D9A">
              <w:rPr>
                <w:b/>
              </w:rPr>
              <w:t>9</w:t>
            </w:r>
            <w:r w:rsidRPr="00F30D9A">
              <w:t xml:space="preserve">(1): 2670.  </w:t>
            </w:r>
            <w:r w:rsidRPr="00F30D9A">
              <w:rPr>
                <w:b/>
              </w:rPr>
              <w:t>6.</w:t>
            </w:r>
            <w:r w:rsidRPr="00F30D9A">
              <w:t xml:space="preserve"> Eckstein OS, et al. Mixed-phenotype acute leukemia (MPAL) exhibits frequent mutations in DNMT3A and activated signaling genes. </w:t>
            </w:r>
            <w:r w:rsidRPr="00F30D9A">
              <w:rPr>
                <w:i/>
              </w:rPr>
              <w:t>Exp Hematol</w:t>
            </w:r>
            <w:r w:rsidRPr="00F30D9A">
              <w:t xml:space="preserve"> 2016; </w:t>
            </w:r>
            <w:r w:rsidRPr="00F30D9A">
              <w:rPr>
                <w:b/>
              </w:rPr>
              <w:t>44</w:t>
            </w:r>
            <w:r w:rsidRPr="00F30D9A">
              <w:t xml:space="preserve">(8): 740-4.  </w:t>
            </w:r>
            <w:r w:rsidRPr="00F30D9A">
              <w:rPr>
                <w:b/>
              </w:rPr>
              <w:t>7.</w:t>
            </w:r>
            <w:r w:rsidRPr="00F30D9A">
              <w:t xml:space="preserve"> Cao P, et al. Deciphering Common Gene Fusions and Mutations in Acute Leukemia of Ambiguous Lineage. </w:t>
            </w:r>
            <w:r w:rsidRPr="00F30D9A">
              <w:rPr>
                <w:i/>
              </w:rPr>
              <w:t>Blood</w:t>
            </w:r>
            <w:r w:rsidRPr="00F30D9A">
              <w:t xml:space="preserve"> 2019; </w:t>
            </w:r>
            <w:r w:rsidRPr="00F30D9A">
              <w:rPr>
                <w:b/>
              </w:rPr>
              <w:t>134</w:t>
            </w:r>
            <w:r w:rsidRPr="00F30D9A">
              <w:t xml:space="preserve">(Supplement_1): 3793-.  </w:t>
            </w:r>
            <w:r w:rsidRPr="00F30D9A">
              <w:rPr>
                <w:b/>
              </w:rPr>
              <w:t>8.</w:t>
            </w:r>
            <w:r w:rsidRPr="00F30D9A">
              <w:t xml:space="preserve"> Shimizu H, et al. Philadelphia chromosome-positive mixed phenotype acute leukemia in the imatinib era. </w:t>
            </w:r>
            <w:r w:rsidRPr="00F30D9A">
              <w:rPr>
                <w:i/>
              </w:rPr>
              <w:t>Eur J Haematol</w:t>
            </w:r>
            <w:r w:rsidRPr="00F30D9A">
              <w:t xml:space="preserve"> 2014; </w:t>
            </w:r>
            <w:r w:rsidRPr="00F30D9A">
              <w:rPr>
                <w:b/>
              </w:rPr>
              <w:t>93</w:t>
            </w:r>
            <w:r w:rsidRPr="00F30D9A">
              <w:t xml:space="preserve">(4): 297-301.  </w:t>
            </w:r>
            <w:r w:rsidRPr="00F30D9A">
              <w:rPr>
                <w:b/>
              </w:rPr>
              <w:t>9.</w:t>
            </w:r>
            <w:r w:rsidRPr="00F30D9A">
              <w:t xml:space="preserve"> Wolach O, Stone RM. How I treat mixed-phenotype acute leukemia. </w:t>
            </w:r>
            <w:r w:rsidRPr="00F30D9A">
              <w:rPr>
                <w:i/>
              </w:rPr>
              <w:t>Blood</w:t>
            </w:r>
            <w:r w:rsidRPr="00F30D9A">
              <w:t xml:space="preserve"> 2015; </w:t>
            </w:r>
            <w:r w:rsidRPr="00F30D9A">
              <w:rPr>
                <w:b/>
              </w:rPr>
              <w:t>125</w:t>
            </w:r>
            <w:r w:rsidRPr="00F30D9A">
              <w:t xml:space="preserve">(16): 2477-85.  </w:t>
            </w:r>
            <w:r w:rsidRPr="00F30D9A">
              <w:rPr>
                <w:b/>
              </w:rPr>
              <w:t>10.</w:t>
            </w:r>
            <w:r w:rsidRPr="00F30D9A">
              <w:t xml:space="preserve"> Patel SH, et al. Molecular Complete Remission Following Ivosidenib in a Patient With an Acute Undifferentiated Leukemia. </w:t>
            </w:r>
            <w:r w:rsidRPr="00F30D9A">
              <w:rPr>
                <w:i/>
              </w:rPr>
              <w:t>J Natl Compr Canc Netw</w:t>
            </w:r>
            <w:r w:rsidRPr="00F30D9A">
              <w:t xml:space="preserve"> 2020; </w:t>
            </w:r>
            <w:r w:rsidRPr="00F30D9A">
              <w:rPr>
                <w:b/>
              </w:rPr>
              <w:t>18</w:t>
            </w:r>
            <w:r w:rsidRPr="00F30D9A">
              <w:t xml:space="preserve">(1): 6-10.  </w:t>
            </w:r>
            <w:r w:rsidRPr="00F30D9A">
              <w:rPr>
                <w:b/>
              </w:rPr>
              <w:t>11.</w:t>
            </w:r>
            <w:r w:rsidRPr="00F30D9A">
              <w:t xml:space="preserve"> Tremblay Z, et al. Use of midostaurin in mixed phenotype acute leukemia with FLT3 mutation: A case series. </w:t>
            </w:r>
            <w:r w:rsidRPr="00F30D9A">
              <w:rPr>
                <w:i/>
              </w:rPr>
              <w:t>Eur J Haematol</w:t>
            </w:r>
            <w:r w:rsidRPr="00F30D9A">
              <w:t xml:space="preserve"> 2022; </w:t>
            </w:r>
            <w:r w:rsidRPr="00F30D9A">
              <w:rPr>
                <w:b/>
              </w:rPr>
              <w:t>108</w:t>
            </w:r>
            <w:r w:rsidRPr="00F30D9A">
              <w:t xml:space="preserve">(2): 163-5.  </w:t>
            </w:r>
            <w:r w:rsidRPr="00F30D9A">
              <w:rPr>
                <w:b/>
              </w:rPr>
              <w:t>12.</w:t>
            </w:r>
            <w:r w:rsidRPr="00F30D9A">
              <w:t xml:space="preserve"> Grembecka J, et al. Menin-MLL inhibitors reverse oncogenic activity of MLL fusion proteins in leukemia. </w:t>
            </w:r>
            <w:r w:rsidRPr="00F30D9A">
              <w:rPr>
                <w:i/>
              </w:rPr>
              <w:t>Nat Chem Biol</w:t>
            </w:r>
            <w:r w:rsidRPr="00F30D9A">
              <w:t xml:space="preserve"> 2012; </w:t>
            </w:r>
            <w:r w:rsidRPr="00F30D9A">
              <w:rPr>
                <w:b/>
              </w:rPr>
              <w:t>8</w:t>
            </w:r>
            <w:r w:rsidRPr="00F30D9A">
              <w:t xml:space="preserve">(3): 277-84.  </w:t>
            </w:r>
            <w:r w:rsidRPr="00F30D9A">
              <w:rPr>
                <w:b/>
              </w:rPr>
              <w:t>13.</w:t>
            </w:r>
            <w:r w:rsidRPr="00F30D9A">
              <w:t xml:space="preserve"> Issa GC, et al. The menin inhibitor revumenib in KMT2A-rearranged or NPM1-mutant leukaemia. </w:t>
            </w:r>
            <w:r w:rsidRPr="00F30D9A">
              <w:rPr>
                <w:i/>
              </w:rPr>
              <w:t>Nature</w:t>
            </w:r>
            <w:r w:rsidRPr="00F30D9A">
              <w:t xml:space="preserve"> 2023; </w:t>
            </w:r>
            <w:r w:rsidRPr="00F30D9A">
              <w:rPr>
                <w:b/>
              </w:rPr>
              <w:t>615</w:t>
            </w:r>
            <w:r w:rsidRPr="00F30D9A">
              <w:t xml:space="preserve">(7954): 920-4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0262C786" w14:textId="1CEFBFB6" w:rsidR="00F30D9A" w:rsidRDefault="00F30D9A" w:rsidP="00F30D9A">
      <w:pPr>
        <w:rPr>
          <w:rFonts w:ascii="Calibri" w:hAnsi="Calibri" w:cs="Calibri"/>
          <w:noProof/>
          <w:sz w:val="6"/>
          <w:szCs w:val="6"/>
        </w:rPr>
      </w:pPr>
    </w:p>
    <w:sectPr w:rsidR="00F30D9A" w:rsidSect="00FC3DB3">
      <w:footerReference w:type="default" r:id="rId10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C80F49A" w14:textId="77777777" w:rsidR="009355EA" w:rsidRDefault="009355EA">
      <w:pPr>
        <w:spacing w:after="0" w:line="240" w:lineRule="auto"/>
      </w:pPr>
      <w:r>
        <w:separator/>
      </w:r>
    </w:p>
  </w:endnote>
  <w:endnote w:type="continuationSeparator" w:id="0">
    <w:p w14:paraId="7A2EE734" w14:textId="77777777" w:rsidR="009355EA" w:rsidRDefault="009355E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altName w:val="Calibri"/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9B5E07" w14:textId="77777777" w:rsidR="001D2DD8" w:rsidRPr="00070923" w:rsidRDefault="001D2DD8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979F6A6" w14:textId="77777777" w:rsidR="009355EA" w:rsidRDefault="009355EA">
      <w:pPr>
        <w:spacing w:after="0" w:line="240" w:lineRule="auto"/>
      </w:pPr>
      <w:r>
        <w:separator/>
      </w:r>
    </w:p>
  </w:footnote>
  <w:footnote w:type="continuationSeparator" w:id="0">
    <w:p w14:paraId="3572C43F" w14:textId="77777777" w:rsidR="009355EA" w:rsidRDefault="009355E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136C900E"/>
    <w:lvl w:ilvl="0" w:tplc="06B0CC42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E4635C8"/>
    <w:multiLevelType w:val="hybridMultilevel"/>
    <w:tmpl w:val="11C87E8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D306D41"/>
    <w:multiLevelType w:val="hybridMultilevel"/>
    <w:tmpl w:val="8C8A1C22"/>
    <w:lvl w:ilvl="0" w:tplc="CD3C2900">
      <w:start w:val="1"/>
      <w:numFmt w:val="bullet"/>
      <w:lvlText w:val="·"/>
      <w:lvlJc w:val="left"/>
      <w:pPr>
        <w:ind w:left="720" w:hanging="360"/>
      </w:pPr>
      <w:rPr>
        <w:rFonts w:ascii="Symbol" w:hAnsi="Symbol" w:hint="default"/>
      </w:rPr>
    </w:lvl>
    <w:lvl w:ilvl="1" w:tplc="4546FC6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1C228464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873C893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FBAAA8A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23AD3E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D45C6A9A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03429D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28F48DC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92323132">
    <w:abstractNumId w:val="3"/>
  </w:num>
  <w:num w:numId="2" w16cid:durableId="1924872605">
    <w:abstractNumId w:val="0"/>
  </w:num>
  <w:num w:numId="3" w16cid:durableId="1604604681">
    <w:abstractNumId w:val="1"/>
  </w:num>
  <w:num w:numId="4" w16cid:durableId="150254426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256&lt;/item&gt;&lt;item&gt;564&lt;/item&gt;&lt;item&gt;1828&lt;/item&gt;&lt;item&gt;1832&lt;/item&gt;&lt;item&gt;3337&lt;/item&gt;&lt;item&gt;3370&lt;/item&gt;&lt;item&gt;3371&lt;/item&gt;&lt;item&gt;3380&lt;/item&gt;&lt;item&gt;3381&lt;/item&gt;&lt;item&gt;3382&lt;/item&gt;&lt;item&gt;3613&lt;/item&gt;&lt;item&gt;3649&lt;/item&gt;&lt;item&gt;3659&lt;/item&gt;&lt;/record-ids&gt;&lt;/item&gt;&lt;/Libraries&gt;"/>
  </w:docVars>
  <w:rsids>
    <w:rsidRoot w:val="00F166A0"/>
    <w:rsid w:val="000239EC"/>
    <w:rsid w:val="0007234F"/>
    <w:rsid w:val="00072CED"/>
    <w:rsid w:val="0008207B"/>
    <w:rsid w:val="000D1E7F"/>
    <w:rsid w:val="000E668C"/>
    <w:rsid w:val="001151DA"/>
    <w:rsid w:val="00126C9B"/>
    <w:rsid w:val="00144DF9"/>
    <w:rsid w:val="001A0964"/>
    <w:rsid w:val="001A2085"/>
    <w:rsid w:val="001B4107"/>
    <w:rsid w:val="001C5545"/>
    <w:rsid w:val="001D2DD8"/>
    <w:rsid w:val="00205DBD"/>
    <w:rsid w:val="00240D41"/>
    <w:rsid w:val="00247FBD"/>
    <w:rsid w:val="002E44B0"/>
    <w:rsid w:val="002F64C5"/>
    <w:rsid w:val="00310F9A"/>
    <w:rsid w:val="00345032"/>
    <w:rsid w:val="00366132"/>
    <w:rsid w:val="00370235"/>
    <w:rsid w:val="003871D1"/>
    <w:rsid w:val="003A09A9"/>
    <w:rsid w:val="003A79A8"/>
    <w:rsid w:val="003F144C"/>
    <w:rsid w:val="003F6982"/>
    <w:rsid w:val="004518C7"/>
    <w:rsid w:val="004549FD"/>
    <w:rsid w:val="00481431"/>
    <w:rsid w:val="004A2C72"/>
    <w:rsid w:val="004A3786"/>
    <w:rsid w:val="004B45F2"/>
    <w:rsid w:val="004D143C"/>
    <w:rsid w:val="004E7128"/>
    <w:rsid w:val="00501D56"/>
    <w:rsid w:val="005052CF"/>
    <w:rsid w:val="005062F9"/>
    <w:rsid w:val="00571601"/>
    <w:rsid w:val="00591896"/>
    <w:rsid w:val="00594FFD"/>
    <w:rsid w:val="005B1897"/>
    <w:rsid w:val="005B783A"/>
    <w:rsid w:val="005B78C2"/>
    <w:rsid w:val="0064002E"/>
    <w:rsid w:val="00642ED9"/>
    <w:rsid w:val="00644707"/>
    <w:rsid w:val="006512A7"/>
    <w:rsid w:val="006719F7"/>
    <w:rsid w:val="006841CB"/>
    <w:rsid w:val="006A6E4D"/>
    <w:rsid w:val="006F5300"/>
    <w:rsid w:val="0074186C"/>
    <w:rsid w:val="007424F9"/>
    <w:rsid w:val="00766DC1"/>
    <w:rsid w:val="00812DD2"/>
    <w:rsid w:val="0081773D"/>
    <w:rsid w:val="008461FD"/>
    <w:rsid w:val="0086782A"/>
    <w:rsid w:val="0089798F"/>
    <w:rsid w:val="008C3807"/>
    <w:rsid w:val="008E2D04"/>
    <w:rsid w:val="008F1D2C"/>
    <w:rsid w:val="009355EA"/>
    <w:rsid w:val="009512E6"/>
    <w:rsid w:val="009735C7"/>
    <w:rsid w:val="009A00AD"/>
    <w:rsid w:val="009B75F9"/>
    <w:rsid w:val="009E3789"/>
    <w:rsid w:val="00A77AB8"/>
    <w:rsid w:val="00AA1373"/>
    <w:rsid w:val="00AB7432"/>
    <w:rsid w:val="00AC2CA7"/>
    <w:rsid w:val="00AC642B"/>
    <w:rsid w:val="00AC71A6"/>
    <w:rsid w:val="00AD4ABB"/>
    <w:rsid w:val="00AE1719"/>
    <w:rsid w:val="00AF5D34"/>
    <w:rsid w:val="00B04F61"/>
    <w:rsid w:val="00B12CC4"/>
    <w:rsid w:val="00B238A0"/>
    <w:rsid w:val="00B60964"/>
    <w:rsid w:val="00B61FE2"/>
    <w:rsid w:val="00B6561F"/>
    <w:rsid w:val="00B85590"/>
    <w:rsid w:val="00B93580"/>
    <w:rsid w:val="00BA1751"/>
    <w:rsid w:val="00BD378B"/>
    <w:rsid w:val="00BD755E"/>
    <w:rsid w:val="00C22EB5"/>
    <w:rsid w:val="00C266BE"/>
    <w:rsid w:val="00C44B3B"/>
    <w:rsid w:val="00CA5567"/>
    <w:rsid w:val="00CD32F6"/>
    <w:rsid w:val="00CF5D94"/>
    <w:rsid w:val="00D012B1"/>
    <w:rsid w:val="00D02B85"/>
    <w:rsid w:val="00D032AE"/>
    <w:rsid w:val="00D115C3"/>
    <w:rsid w:val="00D40DB3"/>
    <w:rsid w:val="00D6773C"/>
    <w:rsid w:val="00D7468A"/>
    <w:rsid w:val="00DA0128"/>
    <w:rsid w:val="00DA2B78"/>
    <w:rsid w:val="00DA2BB3"/>
    <w:rsid w:val="00DB6083"/>
    <w:rsid w:val="00DF39FE"/>
    <w:rsid w:val="00E00165"/>
    <w:rsid w:val="00E02115"/>
    <w:rsid w:val="00E13354"/>
    <w:rsid w:val="00E16FF6"/>
    <w:rsid w:val="00E35529"/>
    <w:rsid w:val="00E44932"/>
    <w:rsid w:val="00E50A32"/>
    <w:rsid w:val="00E64BA0"/>
    <w:rsid w:val="00E74528"/>
    <w:rsid w:val="00E9155E"/>
    <w:rsid w:val="00E9642C"/>
    <w:rsid w:val="00EE3425"/>
    <w:rsid w:val="00F166A0"/>
    <w:rsid w:val="00F173B5"/>
    <w:rsid w:val="00F30D9A"/>
    <w:rsid w:val="00F60CD1"/>
    <w:rsid w:val="00F74B4E"/>
    <w:rsid w:val="00F92ABB"/>
    <w:rsid w:val="00FB45DA"/>
    <w:rsid w:val="00FB5444"/>
    <w:rsid w:val="00FB7774"/>
    <w:rsid w:val="00FC239A"/>
    <w:rsid w:val="00FC7436"/>
    <w:rsid w:val="00FE7C12"/>
    <w:rsid w:val="08DAF4D1"/>
    <w:rsid w:val="180F8916"/>
    <w:rsid w:val="40E0EB6F"/>
    <w:rsid w:val="48323FC8"/>
    <w:rsid w:val="5B788C15"/>
    <w:rsid w:val="70ADA62D"/>
    <w:rsid w:val="72F82ED3"/>
    <w:rsid w:val="785BF8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5F1067E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2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239EC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239EC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D1E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1E7F"/>
  </w:style>
  <w:style w:type="paragraph" w:styleId="BalloonText">
    <w:name w:val="Balloon Text"/>
    <w:basedOn w:val="Normal"/>
    <w:link w:val="BalloonTextChar"/>
    <w:uiPriority w:val="99"/>
    <w:semiHidden/>
    <w:unhideWhenUsed/>
    <w:rsid w:val="009735C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35C7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735C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9735C7"/>
    <w:rPr>
      <w:rFonts w:ascii="Calibri" w:eastAsia="MS Mincho" w:hAnsi="Calibri" w:cs="Calibri"/>
      <w:noProof/>
      <w:sz w:val="18"/>
      <w:szCs w:val="18"/>
      <w:lang w:val="en-US"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E64BA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4BA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4BA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4B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4BA0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A2BB3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F30D9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30D9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7156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0D53538E-5099-43D1-8B78-841A22A66D0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EE158AD-C6B2-453C-94A1-1F0F24F8F99E}">
  <ds:schemaRefs>
    <ds:schemaRef ds:uri="bbb6251c-984c-4fcb-9547-f40f6d5e63ff"/>
    <ds:schemaRef ds:uri="c44ab56d-57f8-4a14-86db-a39667906be8"/>
    <ds:schemaRef ds:uri="http://purl.org/dc/dcmitype/"/>
    <ds:schemaRef ds:uri="http://purl.org/dc/terms/"/>
    <ds:schemaRef ds:uri="http://schemas.microsoft.com/office/2006/metadata/properties"/>
    <ds:schemaRef ds:uri="http://www.w3.org/XML/1998/namespac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</ds:schemaRefs>
</ds:datastoreItem>
</file>

<file path=customXml/itemProps3.xml><?xml version="1.0" encoding="utf-8"?>
<ds:datastoreItem xmlns:ds="http://schemas.openxmlformats.org/officeDocument/2006/customXml" ds:itemID="{E631441C-3416-4D0D-9D28-A5ABD394CB09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1317</Words>
  <Characters>7511</Characters>
  <Application>Microsoft Office Word</Application>
  <DocSecurity>0</DocSecurity>
  <Lines>62</Lines>
  <Paragraphs>17</Paragraphs>
  <ScaleCrop>false</ScaleCrop>
  <Company>Peter MacCallum Cancer Centre</Company>
  <LinksUpToDate>false</LinksUpToDate>
  <CharactersWithSpaces>88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9</cp:revision>
  <dcterms:created xsi:type="dcterms:W3CDTF">2024-03-10T09:12:00Z</dcterms:created>
  <dcterms:modified xsi:type="dcterms:W3CDTF">2024-03-17T0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51F1F8C0772B440BA84570C3C4286EA</vt:lpwstr>
  </property>
  <property fmtid="{D5CDD505-2E9C-101B-9397-08002B2CF9AE}" pid="3" name="Order">
    <vt:r8>6628400</vt:r8>
  </property>
  <property fmtid="{D5CDD505-2E9C-101B-9397-08002B2CF9AE}" pid="4" name="pmDataCategory">
    <vt:lpwstr>5;#Operational|150389d9-0463-4c4a-b800-fb182dbb9bcb</vt:lpwstr>
  </property>
  <property fmtid="{D5CDD505-2E9C-101B-9397-08002B2CF9AE}" pid="5" name="pmStream">
    <vt:lpwstr>4;#N/A|77aac54e-7746-4232-91ae-96cfc2b44f19</vt:lpwstr>
  </property>
  <property fmtid="{D5CDD505-2E9C-101B-9397-08002B2CF9AE}" pid="6" name="pmAudienceMembers">
    <vt:lpwstr>3;#Internal|2b22734e-9cea-437f-97a4-653416044446</vt:lpwstr>
  </property>
  <property fmtid="{D5CDD505-2E9C-101B-9397-08002B2CF9AE}" pid="7" name="pmDepartment">
    <vt:lpwstr>2;#Pathology|4a117755-78ff-4a2c-8e21-a559b22b64dd</vt:lpwstr>
  </property>
  <property fmtid="{D5CDD505-2E9C-101B-9397-08002B2CF9AE}" pid="8" name="pmDivision">
    <vt:lpwstr>1;#Business Ventures|771822a9-08f4-4b0c-b044-94205102db1e</vt:lpwstr>
  </property>
  <property fmtid="{D5CDD505-2E9C-101B-9397-08002B2CF9AE}" pid="9" name="MediaServiceImageTags">
    <vt:lpwstr/>
  </property>
</Properties>
</file>